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2"/>
        <w:tblpPr w:leftFromText="180" w:rightFromText="180" w:vertAnchor="text" w:horzAnchor="margin" w:tblpXSpec="center" w:tblpY="-778"/>
        <w:tblW w:w="5027" w:type="pct"/>
        <w:tblLayout w:type="fixed"/>
        <w:tblLook w:val="04A0" w:firstRow="1" w:lastRow="0" w:firstColumn="1" w:lastColumn="0" w:noHBand="0" w:noVBand="1"/>
      </w:tblPr>
      <w:tblGrid>
        <w:gridCol w:w="1303"/>
        <w:gridCol w:w="1447"/>
        <w:gridCol w:w="1301"/>
        <w:gridCol w:w="1593"/>
        <w:gridCol w:w="1301"/>
        <w:gridCol w:w="6368"/>
        <w:gridCol w:w="934"/>
        <w:gridCol w:w="77"/>
      </w:tblGrid>
      <w:tr w:rsidR="00373539" w:rsidRPr="009340B1" w14:paraId="5AAFDBCE" w14:textId="77777777" w:rsidTr="00D7195D">
        <w:trPr>
          <w:gridAfter w:val="1"/>
          <w:wAfter w:w="27" w:type="pct"/>
        </w:trPr>
        <w:tc>
          <w:tcPr>
            <w:tcW w:w="4973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D7908A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  <w:p w14:paraId="00D0E7DC" w14:textId="77777777" w:rsidR="00373539" w:rsidRPr="009E1F44" w:rsidRDefault="00373539" w:rsidP="00D7195D">
            <w:pPr>
              <w:widowControl w:val="0"/>
              <w:spacing w:line="280" w:lineRule="exact"/>
              <w:rPr>
                <w:rFonts w:cs="Arial"/>
                <w:color w:val="000000" w:themeColor="text1"/>
                <w:kern w:val="2"/>
                <w:sz w:val="22"/>
                <w:shd w:val="clear" w:color="auto" w:fill="FFFFFF"/>
              </w:rPr>
            </w:pPr>
          </w:p>
          <w:p w14:paraId="7D8A7F13" w14:textId="1396459B" w:rsidR="009E1F44" w:rsidRDefault="009E1F44" w:rsidP="009E1F44">
            <w:pPr>
              <w:widowControl w:val="0"/>
              <w:spacing w:line="280" w:lineRule="exact"/>
              <w:jc w:val="center"/>
              <w:rPr>
                <w:rFonts w:cs="Arial"/>
                <w:b/>
                <w:bCs/>
                <w:color w:val="000000" w:themeColor="text1"/>
                <w:kern w:val="32"/>
                <w:sz w:val="32"/>
                <w:szCs w:val="32"/>
              </w:rPr>
            </w:pPr>
            <w:r w:rsidRPr="009E1F44">
              <w:rPr>
                <w:rFonts w:cs="Arial"/>
                <w:b/>
                <w:bCs/>
                <w:color w:val="000000" w:themeColor="text1"/>
                <w:kern w:val="32"/>
                <w:sz w:val="32"/>
                <w:szCs w:val="32"/>
              </w:rPr>
              <w:t>Supplementary File</w:t>
            </w:r>
          </w:p>
          <w:p w14:paraId="06F91651" w14:textId="77777777" w:rsidR="009E1F44" w:rsidRPr="009E1F44" w:rsidRDefault="009E1F44" w:rsidP="009E1F44">
            <w:pPr>
              <w:widowControl w:val="0"/>
              <w:spacing w:line="280" w:lineRule="exact"/>
              <w:jc w:val="center"/>
              <w:rPr>
                <w:rFonts w:cs="Arial"/>
                <w:b/>
                <w:bCs/>
                <w:color w:val="000000" w:themeColor="text1"/>
                <w:kern w:val="32"/>
                <w:sz w:val="32"/>
                <w:szCs w:val="32"/>
              </w:rPr>
            </w:pPr>
          </w:p>
          <w:p w14:paraId="7261D7BF" w14:textId="77777777" w:rsidR="009E1F44" w:rsidRPr="009E1F44" w:rsidRDefault="009E1F44" w:rsidP="009E1F44">
            <w:pPr>
              <w:pStyle w:val="1"/>
              <w:jc w:val="both"/>
              <w:outlineLvl w:val="0"/>
              <w:rPr>
                <w:color w:val="000000" w:themeColor="text1"/>
              </w:rPr>
            </w:pPr>
            <w:r w:rsidRPr="009E1F44">
              <w:rPr>
                <w:color w:val="000000" w:themeColor="text1"/>
              </w:rPr>
              <w:t xml:space="preserve">The Association of Obstructive Sleep Apnea and Nonalcoholic Fatty Liver Disease: Evidence, Mechanism, and Treatment </w:t>
            </w:r>
          </w:p>
          <w:p w14:paraId="2E9EB3FF" w14:textId="3B5E3A5E" w:rsidR="009E1F44" w:rsidRPr="009340B1" w:rsidRDefault="009E1F44" w:rsidP="009E1F44">
            <w:pPr>
              <w:rPr>
                <w:rFonts w:cs="Arial"/>
              </w:rPr>
            </w:pPr>
            <w:r w:rsidRPr="009340B1">
              <w:rPr>
                <w:rFonts w:cs="Arial"/>
              </w:rPr>
              <w:t>Lingling Wang</w:t>
            </w:r>
            <w:r w:rsidRPr="009340B1">
              <w:rPr>
                <w:rFonts w:cs="Arial"/>
                <w:vertAlign w:val="superscript"/>
              </w:rPr>
              <w:t>1</w:t>
            </w:r>
            <w:r w:rsidRPr="009340B1">
              <w:rPr>
                <w:rFonts w:cs="Arial"/>
              </w:rPr>
              <w:t>, Huiguo Liu</w:t>
            </w:r>
            <w:r w:rsidRPr="009340B1">
              <w:rPr>
                <w:rFonts w:cs="Arial"/>
                <w:vertAlign w:val="superscript"/>
              </w:rPr>
              <w:t>1</w:t>
            </w:r>
            <w:r w:rsidRPr="009340B1">
              <w:rPr>
                <w:rFonts w:cs="Arial"/>
              </w:rPr>
              <w:t>, Ling Zhou</w:t>
            </w:r>
            <w:r w:rsidRPr="009340B1">
              <w:rPr>
                <w:rFonts w:cs="Arial"/>
                <w:vertAlign w:val="superscript"/>
              </w:rPr>
              <w:t>1</w:t>
            </w:r>
            <w:r w:rsidRPr="009340B1">
              <w:rPr>
                <w:rFonts w:cs="Arial"/>
              </w:rPr>
              <w:t xml:space="preserve">, </w:t>
            </w:r>
            <w:proofErr w:type="spellStart"/>
            <w:r w:rsidRPr="009340B1">
              <w:rPr>
                <w:rFonts w:cs="Arial"/>
              </w:rPr>
              <w:t>Pengdou</w:t>
            </w:r>
            <w:proofErr w:type="spellEnd"/>
            <w:r w:rsidRPr="009340B1">
              <w:rPr>
                <w:rFonts w:cs="Arial"/>
              </w:rPr>
              <w:t xml:space="preserve"> Zheng</w:t>
            </w:r>
            <w:r w:rsidRPr="009340B1">
              <w:rPr>
                <w:rFonts w:cs="Arial"/>
                <w:vertAlign w:val="superscript"/>
              </w:rPr>
              <w:t>1</w:t>
            </w:r>
            <w:r w:rsidRPr="009340B1">
              <w:rPr>
                <w:rFonts w:cs="Arial"/>
              </w:rPr>
              <w:t xml:space="preserve">, </w:t>
            </w:r>
            <w:bookmarkStart w:id="0" w:name="_Hlk160980127"/>
            <w:r>
              <w:rPr>
                <w:rFonts w:cs="Arial"/>
              </w:rPr>
              <w:t>H</w:t>
            </w:r>
            <w:r>
              <w:rPr>
                <w:rFonts w:cs="Arial" w:hint="eastAsia"/>
                <w:lang w:eastAsia="zh-CN"/>
              </w:rPr>
              <w:t>ai</w:t>
            </w:r>
            <w:r>
              <w:rPr>
                <w:rFonts w:cs="Arial"/>
              </w:rPr>
              <w:t xml:space="preserve"> Li</w:t>
            </w:r>
            <w:r>
              <w:rPr>
                <w:rFonts w:cs="Arial"/>
                <w:vertAlign w:val="superscript"/>
                <w:lang w:eastAsia="zh-CN"/>
              </w:rPr>
              <w:t>2</w:t>
            </w:r>
            <w:r>
              <w:rPr>
                <w:rFonts w:cs="Arial"/>
              </w:rPr>
              <w:t xml:space="preserve">, </w:t>
            </w:r>
            <w:r w:rsidRPr="009340B1">
              <w:rPr>
                <w:rFonts w:cs="Arial"/>
              </w:rPr>
              <w:t>Huojun Zhang</w:t>
            </w:r>
            <w:r>
              <w:rPr>
                <w:rFonts w:cs="Arial"/>
                <w:vertAlign w:val="superscript"/>
                <w:lang w:eastAsia="zh-CN"/>
              </w:rPr>
              <w:t>3</w:t>
            </w:r>
            <w:r w:rsidRPr="009340B1">
              <w:rPr>
                <w:rFonts w:cs="Arial"/>
                <w:color w:val="000000"/>
              </w:rPr>
              <w:t>*</w:t>
            </w:r>
            <w:r w:rsidRPr="009340B1">
              <w:rPr>
                <w:rFonts w:cs="Arial"/>
              </w:rPr>
              <w:t>, and Wei Liu</w:t>
            </w:r>
            <w:r>
              <w:rPr>
                <w:rFonts w:cs="Arial"/>
                <w:vertAlign w:val="superscript"/>
                <w:lang w:eastAsia="zh-CN"/>
              </w:rPr>
              <w:t>2</w:t>
            </w:r>
            <w:r w:rsidRPr="009340B1">
              <w:rPr>
                <w:rFonts w:cs="Arial"/>
                <w:color w:val="000000"/>
              </w:rPr>
              <w:t>*</w:t>
            </w:r>
            <w:r w:rsidRPr="009340B1">
              <w:rPr>
                <w:rFonts w:cs="Arial"/>
              </w:rPr>
              <w:t xml:space="preserve"> </w:t>
            </w:r>
            <w:bookmarkEnd w:id="0"/>
          </w:p>
          <w:p w14:paraId="196C0FFC" w14:textId="77777777" w:rsidR="009E1F44" w:rsidRPr="009340B1" w:rsidRDefault="009E1F44" w:rsidP="009E1F44">
            <w:pPr>
              <w:spacing w:before="240"/>
              <w:jc w:val="both"/>
              <w:rPr>
                <w:rFonts w:cs="Arial"/>
                <w:b/>
                <w:color w:val="0D0D0D" w:themeColor="text1" w:themeTint="F2"/>
                <w:vertAlign w:val="superscript"/>
                <w:lang w:eastAsia="zh-CN"/>
              </w:rPr>
            </w:pPr>
            <w:r w:rsidRPr="009340B1">
              <w:rPr>
                <w:rFonts w:cs="Arial"/>
                <w:color w:val="0D0D0D" w:themeColor="text1" w:themeTint="F2"/>
                <w:vertAlign w:val="superscript"/>
              </w:rPr>
              <w:t>1</w:t>
            </w:r>
            <w:r w:rsidRPr="009340B1">
              <w:rPr>
                <w:rFonts w:cs="Arial"/>
                <w:color w:val="0D0D0D" w:themeColor="text1" w:themeTint="F2"/>
              </w:rPr>
              <w:t xml:space="preserve">Department of Respiratory and Critical Care Medicine, Key Laboratory of Pulmonary Diseases of Health Ministry, Tongji Hospital, Tongji Medical College, Huazhong University of Science and Technology, Wuhan </w:t>
            </w:r>
            <w:r w:rsidRPr="009340B1">
              <w:rPr>
                <w:rFonts w:cs="Arial"/>
                <w:color w:val="0D0D0D" w:themeColor="text1" w:themeTint="F2"/>
                <w:lang w:eastAsia="zh-CN"/>
              </w:rPr>
              <w:t>430030</w:t>
            </w:r>
            <w:r w:rsidRPr="009340B1">
              <w:rPr>
                <w:rFonts w:cs="Arial"/>
                <w:color w:val="0D0D0D" w:themeColor="text1" w:themeTint="F2"/>
              </w:rPr>
              <w:t>, China</w:t>
            </w:r>
            <w:r w:rsidRPr="009340B1">
              <w:rPr>
                <w:rFonts w:cs="Arial"/>
                <w:color w:val="0D0D0D" w:themeColor="text1" w:themeTint="F2"/>
                <w:lang w:eastAsia="zh-CN"/>
              </w:rPr>
              <w:t xml:space="preserve">; </w:t>
            </w:r>
            <w:r w:rsidRPr="009340B1">
              <w:rPr>
                <w:rFonts w:cs="Arial"/>
                <w:color w:val="0D0D0D" w:themeColor="text1" w:themeTint="F2"/>
                <w:vertAlign w:val="superscript"/>
              </w:rPr>
              <w:t>2</w:t>
            </w:r>
            <w:r w:rsidRPr="00517DB0">
              <w:rPr>
                <w:rFonts w:cs="Arial"/>
                <w:color w:val="0D0D0D" w:themeColor="text1" w:themeTint="F2"/>
                <w:lang w:eastAsia="zh-CN"/>
              </w:rPr>
              <w:t xml:space="preserve"> </w:t>
            </w:r>
            <w:r w:rsidRPr="009340B1">
              <w:rPr>
                <w:rFonts w:cs="Arial"/>
                <w:color w:val="0D0D0D" w:themeColor="text1" w:themeTint="F2"/>
                <w:lang w:eastAsia="zh-CN"/>
              </w:rPr>
              <w:t>Department of Geriatrics, Key Laboratory of Vascular Aging, Ministry of Education, Tongji Hospital, Tongji Medical College, Huazhong University of Science and Technology, Wuhan 430030, China</w:t>
            </w:r>
            <w:r w:rsidRPr="009340B1">
              <w:rPr>
                <w:rFonts w:cs="Arial"/>
                <w:color w:val="0D0D0D" w:themeColor="text1" w:themeTint="F2"/>
              </w:rPr>
              <w:t xml:space="preserve">; </w:t>
            </w:r>
            <w:r w:rsidRPr="009340B1">
              <w:rPr>
                <w:rFonts w:cs="Arial"/>
                <w:color w:val="0D0D0D" w:themeColor="text1" w:themeTint="F2"/>
                <w:vertAlign w:val="superscript"/>
                <w:lang w:eastAsia="zh-CN"/>
              </w:rPr>
              <w:t>3</w:t>
            </w:r>
            <w:r w:rsidRPr="009340B1">
              <w:rPr>
                <w:rFonts w:cs="Arial"/>
                <w:color w:val="0D0D0D" w:themeColor="text1" w:themeTint="F2"/>
              </w:rPr>
              <w:t>Department of Respiratory and Critical Care Medicine, Renmin Hospital of Wuhan University, Wuhan 430060, China</w:t>
            </w:r>
            <w:r w:rsidRPr="009340B1">
              <w:rPr>
                <w:rFonts w:cs="Arial"/>
                <w:color w:val="0D0D0D" w:themeColor="text1" w:themeTint="F2"/>
                <w:lang w:eastAsia="zh-CN"/>
              </w:rPr>
              <w:t>.</w:t>
            </w:r>
          </w:p>
          <w:p w14:paraId="61AE01EC" w14:textId="77777777" w:rsidR="009E1F44" w:rsidRPr="009340B1" w:rsidRDefault="009E1F44" w:rsidP="009E1F44">
            <w:pPr>
              <w:rPr>
                <w:rFonts w:cs="Arial"/>
                <w:color w:val="000000"/>
              </w:rPr>
            </w:pPr>
            <w:r w:rsidRPr="009340B1">
              <w:rPr>
                <w:rFonts w:cs="Arial"/>
                <w:color w:val="000000"/>
              </w:rPr>
              <w:t>*These authors contributed equally to this work</w:t>
            </w:r>
          </w:p>
          <w:p w14:paraId="0F5FACB6" w14:textId="50BB63B7" w:rsidR="009E1F44" w:rsidRPr="009340B1" w:rsidRDefault="009E1F44" w:rsidP="009E1F44">
            <w:pPr>
              <w:rPr>
                <w:rFonts w:cs="Arial"/>
                <w:lang w:val="fr-FR"/>
              </w:rPr>
            </w:pPr>
            <w:r w:rsidRPr="009340B1">
              <w:rPr>
                <w:rFonts w:cs="Arial"/>
              </w:rPr>
              <w:t xml:space="preserve">Correspondence: Huojun Zhang, </w:t>
            </w:r>
            <w:r w:rsidRPr="009340B1">
              <w:rPr>
                <w:rFonts w:cs="Arial"/>
                <w:lang w:val="fr-FR"/>
              </w:rPr>
              <w:t>Email (hjzhang@whu.edu.cn);</w:t>
            </w:r>
            <w:r w:rsidRPr="009340B1">
              <w:rPr>
                <w:rFonts w:cs="Arial"/>
              </w:rPr>
              <w:t xml:space="preserve"> Wei Liu, </w:t>
            </w:r>
            <w:r w:rsidRPr="009340B1">
              <w:rPr>
                <w:rFonts w:cs="Arial"/>
                <w:lang w:val="fr-FR"/>
              </w:rPr>
              <w:t>Email (</w:t>
            </w:r>
            <w:bookmarkStart w:id="1" w:name="_Hlk161088409"/>
            <w:r w:rsidRPr="009340B1">
              <w:rPr>
                <w:rFonts w:cs="Arial"/>
                <w:color w:val="0D0D0D" w:themeColor="text1" w:themeTint="F2"/>
              </w:rPr>
              <w:t>404793938@tjh.tjmu.edu.cn</w:t>
            </w:r>
            <w:bookmarkEnd w:id="1"/>
            <w:r w:rsidRPr="009340B1">
              <w:rPr>
                <w:rFonts w:cs="Arial"/>
                <w:lang w:val="fr-FR"/>
              </w:rPr>
              <w:t>)</w:t>
            </w:r>
          </w:p>
          <w:p w14:paraId="5B626D52" w14:textId="77777777" w:rsidR="009E1F44" w:rsidRPr="002652CF" w:rsidRDefault="009E1F44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  <w:lang w:val="fr-FR"/>
              </w:rPr>
            </w:pPr>
          </w:p>
          <w:p w14:paraId="7AC967ED" w14:textId="77777777" w:rsidR="009E1F44" w:rsidRPr="002652CF" w:rsidRDefault="009E1F44" w:rsidP="002652CF">
            <w:pPr>
              <w:widowControl w:val="0"/>
              <w:spacing w:afterLines="50" w:after="120" w:line="280" w:lineRule="exact"/>
              <w:rPr>
                <w:rFonts w:cs="Arial"/>
                <w:b/>
                <w:bCs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</w:pPr>
          </w:p>
          <w:p w14:paraId="7B5A8511" w14:textId="02D589DB" w:rsidR="00373539" w:rsidRPr="009340B1" w:rsidRDefault="00373539" w:rsidP="002652CF">
            <w:pPr>
              <w:widowControl w:val="0"/>
              <w:spacing w:afterLines="50" w:after="120"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2652CF">
              <w:rPr>
                <w:rFonts w:cs="Arial"/>
                <w:b/>
                <w:bCs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 xml:space="preserve">Table </w:t>
            </w:r>
            <w:r w:rsidR="003B4994" w:rsidRPr="002652CF">
              <w:rPr>
                <w:rFonts w:cs="Arial"/>
                <w:b/>
                <w:bCs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>S</w:t>
            </w:r>
            <w:r w:rsidRPr="002652CF">
              <w:rPr>
                <w:rFonts w:cs="Arial"/>
                <w:b/>
                <w:bCs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>1</w:t>
            </w:r>
            <w:r w:rsidRPr="002652CF">
              <w:rPr>
                <w:rFonts w:cs="Arial"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 xml:space="preserve">. Studies </w:t>
            </w:r>
            <w:r w:rsidRPr="002652CF">
              <w:rPr>
                <w:rFonts w:eastAsia="宋体" w:cs="Arial"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>on</w:t>
            </w:r>
            <w:r w:rsidRPr="002652CF">
              <w:rPr>
                <w:rFonts w:cs="Arial"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 xml:space="preserve"> the effects of CPAP on </w:t>
            </w:r>
            <w:r w:rsidRPr="002652CF">
              <w:rPr>
                <w:rFonts w:eastAsia="宋体" w:cs="Arial"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 xml:space="preserve">the </w:t>
            </w:r>
            <w:r w:rsidRPr="002652CF">
              <w:rPr>
                <w:rFonts w:cs="Arial"/>
                <w:color w:val="0D0D0D" w:themeColor="text1" w:themeTint="F2"/>
                <w:kern w:val="2"/>
                <w:sz w:val="28"/>
                <w:szCs w:val="32"/>
                <w:shd w:val="clear" w:color="auto" w:fill="FFFFFF"/>
              </w:rPr>
              <w:t>characteristics of NAFLD</w:t>
            </w:r>
          </w:p>
        </w:tc>
      </w:tr>
      <w:tr w:rsidR="00373539" w:rsidRPr="009340B1" w14:paraId="25A85686" w14:textId="77777777" w:rsidTr="00D7195D">
        <w:trPr>
          <w:gridAfter w:val="2"/>
          <w:wAfter w:w="353" w:type="pct"/>
          <w:trHeight w:val="275"/>
        </w:trPr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9046C7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hd w:val="clear" w:color="auto" w:fill="FFFFFF"/>
              </w:rPr>
              <w:t>References</w:t>
            </w:r>
          </w:p>
        </w:tc>
        <w:tc>
          <w:tcPr>
            <w:tcW w:w="5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F80B12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No. of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participants</w:t>
            </w:r>
          </w:p>
        </w:tc>
        <w:tc>
          <w:tcPr>
            <w:tcW w:w="45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CD9605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Duration</w:t>
            </w:r>
          </w:p>
        </w:tc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01078B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AHI</w:t>
            </w:r>
          </w:p>
          <w:p w14:paraId="2E8B5582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(events/hour)</w:t>
            </w:r>
          </w:p>
        </w:tc>
        <w:tc>
          <w:tcPr>
            <w:tcW w:w="45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5C394A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Outcomes</w:t>
            </w:r>
          </w:p>
        </w:tc>
        <w:tc>
          <w:tcPr>
            <w:tcW w:w="222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0E964A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Key findings about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liver</w:t>
            </w:r>
          </w:p>
        </w:tc>
      </w:tr>
      <w:tr w:rsidR="00373539" w:rsidRPr="009340B1" w14:paraId="527A3F73" w14:textId="77777777" w:rsidTr="00D7195D"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60C0AA7" w14:textId="7CFE7724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IaXJvbm88L0F1dGhvcj48WWVhcj4yMDIxPC9ZZWFyPjxS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IaXJvbm88L0F1dGhvcj48WWVhcj4yMDIxPC9ZZWFyPjxS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017671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70</w:t>
            </w:r>
          </w:p>
          <w:p w14:paraId="6E29BBB8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50/20)</w:t>
            </w:r>
          </w:p>
        </w:tc>
        <w:tc>
          <w:tcPr>
            <w:tcW w:w="4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13668C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 months</w:t>
            </w:r>
          </w:p>
        </w:tc>
        <w:tc>
          <w:tcPr>
            <w:tcW w:w="55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51E77E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5</w:t>
            </w:r>
          </w:p>
        </w:tc>
        <w:tc>
          <w:tcPr>
            <w:tcW w:w="4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2AB66C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Beneficial </w:t>
            </w:r>
          </w:p>
          <w:p w14:paraId="33A52B6C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7F8E12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oth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the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AST and ALT levels were reduced after 6 months of CPAP treatment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in those patients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without changes in BMI and in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os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patients with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high compliance.</w:t>
            </w:r>
          </w:p>
        </w:tc>
      </w:tr>
      <w:tr w:rsidR="00373539" w:rsidRPr="009340B1" w14:paraId="2D379E80" w14:textId="77777777" w:rsidTr="00D7195D"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36E102BC" w14:textId="0447D221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TdW5kYXJhbTwvQXV0aG9yPjxZZWFyPjIwMTg8L1llYXI+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TdW5kYXJhbTwvQXV0aG9yPjxZZWFyPjIwMTg8L1llYXI+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2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7132A59C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32</w:t>
            </w:r>
          </w:p>
          <w:p w14:paraId="3F083E2B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9/23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3A45D20F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89 ± 62 day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23986C82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2</w:t>
            </w:r>
          </w:p>
          <w:p w14:paraId="29876FA6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(Children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4BD30487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96184FC" w14:textId="4DC2FED5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CPAP can reverse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the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parameters of liver injury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 and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reduce oxidative stress in NAFLD children with OSA, including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alanine aminotransferase, metabolic syndrome markers, and</w:t>
            </w:r>
            <w:r w:rsidR="00305EC2">
              <w:t xml:space="preserve"> </w:t>
            </w:r>
            <w:r w:rsidR="00305EC2" w:rsidRPr="00305EC2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F (2)-</w:t>
            </w:r>
            <w:proofErr w:type="spellStart"/>
            <w:r w:rsidR="00305EC2" w:rsidRPr="00305EC2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isoprostanes</w:t>
            </w:r>
            <w:proofErr w:type="spellEnd"/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.</w:t>
            </w:r>
          </w:p>
        </w:tc>
      </w:tr>
      <w:tr w:rsidR="00373539" w:rsidRPr="009340B1" w14:paraId="06B42C28" w14:textId="77777777" w:rsidTr="00D7195D"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49C85E27" w14:textId="551AD001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Kim&lt;/Author&gt;&lt;Year&gt;2018&lt;/Year&gt;&lt;RecNum&gt;95&lt;/RecNum&gt;&lt;DisplayText&gt;&lt;style face="superscript"&gt;3&lt;/style&gt;&lt;/DisplayText&gt;&lt;record&gt;&lt;rec-number&gt;95&lt;/rec-number&gt;&lt;foreign-keys&gt;&lt;key app="EN" db-id="5xdaxv596r5ps0ezer5prwftpxdse0awrsfd" timestamp="1644767241"&gt;95&lt;/key&gt;&lt;/foreign-keys&gt;&lt;ref-type name="Journal Article"&gt;17&lt;/ref-type&gt;&lt;contributors&gt;&lt;authors&gt;&lt;author&gt;Kim, Donghee&lt;/author&gt;&lt;author&gt;Ahmed, Aijaz&lt;/author&gt;&lt;author&gt;Kushida, Clete&lt;/author&gt;&lt;/authors&gt;&lt;/contributors&gt;&lt;auth-address&gt;Division of Gastroenterology and Hepatology, Stanford University School of Medicine, Stanford, California.&amp;#xD;Division of Sleep Medicine, Stanford Hospital and Clinics, Redwood City, California.&lt;/auth-address&gt;&lt;titles&gt;&lt;title&gt;Continuous Positive Airway Pressure Therapy on Nonalcoholic Fatty Liver Disease in Patients With Obstructive Sleep Apnea&lt;/title&gt;&lt;secondary-title&gt;Journal of clinical sleep medicine : JCSM : official publication of the American Academy of Sleep Medicine&lt;/secondary-title&gt;&lt;alt-title&gt;J Clin Sleep Med&lt;/alt-title&gt;&lt;/titles&gt;&lt;periodical&gt;&lt;full-title&gt;Journal of clinical sleep medicine : JCSM : official publication of the American Academy of Sleep Medicine&lt;/full-title&gt;&lt;abbr-1&gt;J Clin Sleep Med&lt;/abbr-1&gt;&lt;/periodical&gt;&lt;alt-periodical&gt;&lt;full-title&gt;Journal of clinical sleep medicine : JCSM : official publication of the American Academy of Sleep Medicine&lt;/full-title&gt;&lt;abbr-1&gt;J Clin Sleep Med&lt;/abbr-1&gt;&lt;/alt-periodical&gt;&lt;pages&gt;1315-1322&lt;/pages&gt;&lt;volume&gt;14&lt;/volume&gt;&lt;number&gt;8&lt;/number&gt;&lt;dates&gt;&lt;year&gt;2018&lt;/year&gt;&lt;/dates&gt;&lt;isbn&gt;1550-9397&lt;/isbn&gt;&lt;accession-num&gt;30092894&lt;/accession-num&gt;&lt;urls&gt;&lt;related-urls&gt;&lt;url&gt;https://pubmed.ncbi.nlm.nih.gov/30092894&lt;/url&gt;&lt;/related-urls&gt;&lt;/urls&gt;&lt;electronic-resource-num&gt;10.5664/jcsm.7262&lt;/electronic-resource-num&gt;&lt;remote-database-name&gt;PubMed&lt;/remote-database-name&gt;&lt;language&gt;eng&lt;/language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3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26D0ED37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3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382911CD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At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least 2 months</w:t>
            </w:r>
          </w:p>
          <w:p w14:paraId="1A9CAF81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0805AD07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5CCB8BC1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7BD5D62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here was a statistically significant improvement in AST, ALT, and platelet ratio index with CPAP therapy, and the longer the treatment, the better.</w:t>
            </w:r>
          </w:p>
        </w:tc>
      </w:tr>
      <w:tr w:rsidR="00373539" w:rsidRPr="009340B1" w14:paraId="3284CDFC" w14:textId="77777777" w:rsidTr="00D7195D"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490EACCF" w14:textId="0A2398AA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DaGVuPC9BdXRob3I+PFllYXI+MjAxODwvWWVhcj48UmVj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DaGVuPC9BdXRob3I+PFllYXI+MjAxODwvWWVhcj48UmVj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4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53085677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160</w:t>
            </w:r>
          </w:p>
          <w:p w14:paraId="01EA0833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lastRenderedPageBreak/>
              <w:t>(130/30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A492E66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lastRenderedPageBreak/>
              <w:t>3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3485B66E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8B46D5A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CD3C04C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OSA severity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was independently associated with liver steatosis and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lastRenderedPageBreak/>
              <w:t xml:space="preserve">AST/ALT, and the AST/ALT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level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was decreased after 3 months of CPAP treatment.</w:t>
            </w:r>
          </w:p>
        </w:tc>
      </w:tr>
      <w:tr w:rsidR="00373539" w:rsidRPr="009340B1" w14:paraId="299F88DD" w14:textId="77777777" w:rsidTr="00D7195D"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2BDEF861" w14:textId="5857E9CB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lastRenderedPageBreak/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Bajantri&lt;/Author&gt;&lt;Year&gt;2018&lt;/Year&gt;&lt;RecNum&gt;357&lt;/RecNum&gt;&lt;DisplayText&gt;&lt;style face="superscript"&gt;5&lt;/style&gt;&lt;/DisplayText&gt;&lt;record&gt;&lt;rec-number&gt;357&lt;/rec-number&gt;&lt;foreign-keys&gt;&lt;key app="EN" db-id="5xdaxv596r5ps0ezer5prwftpxdse0awrsfd" timestamp="1662177085"&gt;357&lt;/key&gt;&lt;/foreign-keys&gt;&lt;ref-type name="Journal Article"&gt;17&lt;/ref-type&gt;&lt;contributors&gt;&lt;authors&gt;&lt;author&gt;Bajantri, B.&lt;/author&gt;&lt;author&gt;Lvovsky, D.&lt;/author&gt;&lt;/authors&gt;&lt;/contributors&gt;&lt;auth-address&gt;Division of Pulmonary Critical Care, Department of Medicine, Bronx Care Health System, Bronx, NY 10457, USA.&amp;#xD;Division of Pulmonary and Critical Care Medicine, Bronx Lebanon Hospital Center, Bronx, NY 10457, USA.&lt;/auth-address&gt;&lt;titles&gt;&lt;title&gt;A Case of Concomitant Obstructive Sleep Apnea and Non-Alcoholic Steatohepatitis Treated With CPAP Therapy&lt;/title&gt;&lt;secondary-title&gt;Gastroenterology Res&lt;/secondary-title&gt;&lt;/titles&gt;&lt;periodical&gt;&lt;full-title&gt;Gastroenterology Res&lt;/full-title&gt;&lt;/periodical&gt;&lt;pages&gt;252-259&lt;/pages&gt;&lt;volume&gt;11&lt;/volume&gt;&lt;number&gt;3&lt;/number&gt;&lt;edition&gt;2018/06/20&lt;/edition&gt;&lt;keywords&gt;&lt;keyword&gt;Continuous positive airway pressure&lt;/keyword&gt;&lt;keyword&gt;Fatty liver&lt;/keyword&gt;&lt;keyword&gt;Metabolic syndrome&lt;/keyword&gt;&lt;keyword&gt;Non-alcoholic liver disease&lt;/keyword&gt;&lt;keyword&gt;Non-alcoholic steatohepatitis&lt;/keyword&gt;&lt;keyword&gt;Obstructive sleep apnea&lt;/keyword&gt;&lt;/keywords&gt;&lt;dates&gt;&lt;year&gt;2018&lt;/year&gt;&lt;pub-dates&gt;&lt;date&gt;Jun&lt;/date&gt;&lt;/pub-dates&gt;&lt;/dates&gt;&lt;isbn&gt;1918-2805 (Print)&amp;#xD;1918-2805 (Linking)&lt;/isbn&gt;&lt;accession-num&gt;29915639&lt;/accession-num&gt;&lt;urls&gt;&lt;related-urls&gt;&lt;url&gt;https://www.ncbi.nlm.nih.gov/pubmed/29915639&lt;/url&gt;&lt;/related-urls&gt;&lt;/urls&gt;&lt;custom2&gt;PMC5997478&lt;/custom2&gt;&lt;electronic-resource-num&gt;10.14740/gr1033w&lt;/electronic-resource-num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5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23EB696F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1</w:t>
            </w:r>
          </w:p>
          <w:p w14:paraId="19388E65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Case report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29BB8A54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 year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1AB67B3E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50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65A2B6A0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E450A0E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he liver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enzyme levels decreased after 1 year of CPAP therapy and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rmalized after 6 years, with no change in abdominal circumference and BMI.</w:t>
            </w:r>
          </w:p>
        </w:tc>
      </w:tr>
      <w:tr w:rsidR="00373539" w:rsidRPr="009340B1" w14:paraId="565129C9" w14:textId="77777777" w:rsidTr="00D7195D"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68524E97" w14:textId="06ABFADD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Toyama&lt;/Author&gt;&lt;Year&gt;2017&lt;/Year&gt;&lt;RecNum&gt;356&lt;/RecNum&gt;&lt;DisplayText&gt;&lt;style face="superscript"&gt;6&lt;/style&gt;&lt;/DisplayText&gt;&lt;record&gt;&lt;rec-number&gt;356&lt;/rec-number&gt;&lt;foreign-keys&gt;&lt;key app="EN" db-id="5xdaxv596r5ps0ezer5prwftpxdse0awrsfd" timestamp="1662176534"&gt;356&lt;/key&gt;&lt;key app="ENWeb" db-id=""&gt;0&lt;/key&gt;&lt;/foreign-keys&gt;&lt;ref-type name="Journal Article"&gt;17&lt;/ref-type&gt;&lt;contributors&gt;&lt;authors&gt;&lt;author&gt;Toyama, Yoshiro&lt;/author&gt;&lt;author&gt;Murase, Kimihiko&lt;/author&gt;&lt;author&gt;Azuma, Masanori&lt;/author&gt;&lt;author&gt;Hamada, Satoshi&lt;/author&gt;&lt;author&gt;Tachikawa, Ryo&lt;/author&gt;&lt;author&gt;Tanizawa, Kiminobu&lt;/author&gt;&lt;author&gt;Handa, Tomohiro&lt;/author&gt;&lt;author&gt;Kubo, Takeshi&lt;/author&gt;&lt;author&gt;Hitomi, Takefumi&lt;/author&gt;&lt;author&gt;Oga, Toru&lt;/author&gt;&lt;author&gt;Hirai, Toyohiro&lt;/author&gt;&lt;author&gt;Chin, Kazuo&lt;/author&gt;&lt;/authors&gt;&lt;/contributors&gt;&lt;titles&gt;&lt;title&gt;Impact of long-term continuous positive airway pressure on liver fat in male obstructive sleep apnea patients with fatty liver&lt;/title&gt;&lt;secondary-title&gt;Sleep and Biological Rhythms&lt;/secondary-title&gt;&lt;/titles&gt;&lt;periodical&gt;&lt;full-title&gt;Sleep and Biological Rhythms&lt;/full-title&gt;&lt;/periodical&gt;&lt;pages&gt;117-124&lt;/pages&gt;&lt;volume&gt;16&lt;/volume&gt;&lt;number&gt;1&lt;/number&gt;&lt;section&gt;117&lt;/section&gt;&lt;dates&gt;&lt;year&gt;2017&lt;/year&gt;&lt;/dates&gt;&lt;isbn&gt;1446-9235&amp;#xD;1479-8425&lt;/isbn&gt;&lt;urls&gt;&lt;/urls&gt;&lt;electronic-resource-num&gt;10.1007/s41105-017-0133-7&lt;/electronic-resource-num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6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389DDB8F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61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1AFCDB96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2-3year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7180CCC6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＞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20</w:t>
            </w:r>
          </w:p>
          <w:p w14:paraId="753CCC7A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(obese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387D4A99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9A3A72D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Insulin resistance and liver fat are decreased after CPAP therapy in OSA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patients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with fatty liver, despite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having a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stable BMI.</w:t>
            </w:r>
          </w:p>
        </w:tc>
      </w:tr>
      <w:tr w:rsidR="00373539" w:rsidRPr="009340B1" w14:paraId="26D6F6BA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02BCE5F4" w14:textId="3905BF0A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Hang&lt;/Author&gt;&lt;Year&gt;2017&lt;/Year&gt;&lt;RecNum&gt;103&lt;/RecNum&gt;&lt;DisplayText&gt;&lt;style face="superscript"&gt;7&lt;/style&gt;&lt;/DisplayText&gt;&lt;record&gt;&lt;rec-number&gt;103&lt;/rec-number&gt;&lt;foreign-keys&gt;&lt;key app="EN" db-id="5xdaxv596r5ps0ezer5prwftpxdse0awrsfd" timestamp="1644767249"&gt;103&lt;/key&gt;&lt;/foreign-keys&gt;&lt;ref-type name="Journal Article"&gt;17&lt;/ref-type&gt;&lt;contributors&gt;&lt;authors&gt;&lt;author&gt;Hang, Liang-Wen&lt;/author&gt;&lt;author&gt;Chen, Chi-Fung&lt;/author&gt;&lt;author&gt;Wang, Chang-Bi&lt;/author&gt;&lt;author&gt;Wu, Trong-Neng&lt;/author&gt;&lt;author&gt;Liang, Wen-Miin&lt;/author&gt;&lt;author&gt;Chou, Tzu-Chieh&lt;/author&gt;&lt;/authors&gt;&lt;/contributors&gt;&lt;auth-address&gt;Department of Respiratory Therapy, College of Health Care, China Medical University, Taichung, Taiwan.&amp;#xD;Department of Public Health, College of Public Health, China Medical University, Taichung, Taiwan.&amp;#xD;Department of Public Health, College of Public Health, China Medical University, Taichung, Taiwan. wmliang.cmu@gmail.com.&amp;#xD;Department of Public Health, College of Public Health, China Medical University, Taichung, Taiwan. choutc@mail.cmu.edu.tw.&lt;/auth-address&gt;&lt;titles&gt;&lt;title&gt;The association between continuous positive airway pressure therapy and liver disease development in obstructive sleep apnea/hypopnea syndrome patients: a nationwide population-based cohort study in Taiwan&lt;/title&gt;&lt;secondary-title&gt;Sleep &amp;amp; breathing = Schlaf &amp;amp; Atmung&lt;/secondary-title&gt;&lt;alt-title&gt;Sleep Breath&lt;/alt-title&gt;&lt;/titles&gt;&lt;alt-periodical&gt;&lt;full-title&gt;Sleep Breath&lt;/full-title&gt;&lt;/alt-periodical&gt;&lt;pages&gt;461-467&lt;/pages&gt;&lt;volume&gt;21&lt;/volume&gt;&lt;number&gt;2&lt;/number&gt;&lt;dates&gt;&lt;year&gt;2017&lt;/year&gt;&lt;/dates&gt;&lt;isbn&gt;1522-1709&lt;/isbn&gt;&lt;accession-num&gt;27957696&lt;/accession-num&gt;&lt;urls&gt;&lt;related-urls&gt;&lt;url&gt;https://pubmed.ncbi.nlm.nih.gov/27957696&lt;/url&gt;&lt;/related-urls&gt;&lt;/urls&gt;&lt;electronic-resource-num&gt;10.1007/s11325-016-1439-4&lt;/electronic-resource-num&gt;&lt;remote-database-name&gt;PubMed&lt;/remote-database-name&gt;&lt;language&gt;eng&lt;/language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7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23CE84A1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5,214</w:t>
            </w:r>
          </w:p>
          <w:p w14:paraId="44C2D6CD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2607/2607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1B75DCE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2 to 6 year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72964774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A402003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18C8AA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he cohort study showed that the cumulative incidence rate of developing liver disease was lower in the CPAP group than in the non-CPAP group.</w:t>
            </w:r>
          </w:p>
        </w:tc>
      </w:tr>
      <w:tr w:rsidR="00373539" w:rsidRPr="009340B1" w14:paraId="0F22BECB" w14:textId="77777777" w:rsidTr="00E241FE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1FC416AA" w14:textId="42CB8CD4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Shpirer&lt;/Author&gt;&lt;Year&gt;2010&lt;/Year&gt;&lt;RecNum&gt;372&lt;/RecNum&gt;&lt;DisplayText&gt;&lt;style face="superscript"&gt;8&lt;/style&gt;&lt;/DisplayText&gt;&lt;record&gt;&lt;rec-number&gt;372&lt;/rec-number&gt;&lt;foreign-keys&gt;&lt;key app="EN" db-id="5xdaxv596r5ps0ezer5prwftpxdse0awrsfd" timestamp="1662177085"&gt;372&lt;/key&gt;&lt;/foreign-keys&gt;&lt;ref-type name="Journal Article"&gt;17&lt;/ref-type&gt;&lt;contributors&gt;&lt;authors&gt;&lt;author&gt;Shpirer, I.&lt;/author&gt;&lt;author&gt;Copel, L.&lt;/author&gt;&lt;author&gt;Broide, E.&lt;/author&gt;&lt;author&gt;Elizur, A.&lt;/author&gt;&lt;/authors&gt;&lt;/contributors&gt;&lt;auth-address&gt;Institute of Pulmonary Medicine, Assaf Harofeh Medical Center, Zerifin, Israel.&lt;/auth-address&gt;&lt;titles&gt;&lt;title&gt;Continuous positive airway pressure improves sleep apnea associated fatty liver&lt;/title&gt;&lt;secondary-title&gt;Lung&lt;/secondary-title&gt;&lt;/titles&gt;&lt;periodical&gt;&lt;full-title&gt;Lung&lt;/full-title&gt;&lt;/periodical&gt;&lt;pages&gt;301-7&lt;/pages&gt;&lt;volume&gt;188&lt;/volume&gt;&lt;number&gt;4&lt;/number&gt;&lt;edition&gt;2010/01/13&lt;/edition&gt;&lt;keywords&gt;&lt;keyword&gt;Cohort Studies&lt;/keyword&gt;&lt;keyword&gt;*Continuous Positive Airway Pressure&lt;/keyword&gt;&lt;keyword&gt;Fatty Liver/diagnostic imaging/etiology/*therapy&lt;/keyword&gt;&lt;keyword&gt;Female&lt;/keyword&gt;&lt;keyword&gt;Humans&lt;/keyword&gt;&lt;keyword&gt;Liver/enzymology&lt;/keyword&gt;&lt;keyword&gt;Male&lt;/keyword&gt;&lt;keyword&gt;Middle Aged&lt;/keyword&gt;&lt;keyword&gt;Prospective Studies&lt;/keyword&gt;&lt;keyword&gt;Radiography&lt;/keyword&gt;&lt;keyword&gt;Sleep Apnea, Obstructive/complications/*therapy&lt;/keyword&gt;&lt;/keywords&gt;&lt;dates&gt;&lt;year&gt;2010&lt;/year&gt;&lt;pub-dates&gt;&lt;date&gt;Aug&lt;/date&gt;&lt;/pub-dates&gt;&lt;/dates&gt;&lt;isbn&gt;1432-1750 (Electronic)&amp;#xD;0341-2040 (Linking)&lt;/isbn&gt;&lt;accession-num&gt;20066542&lt;/accession-num&gt;&lt;urls&gt;&lt;related-urls&gt;&lt;url&gt;https://www.ncbi.nlm.nih.gov/pubmed/20066542&lt;/url&gt;&lt;/related-urls&gt;&lt;/urls&gt;&lt;electronic-resource-num&gt;10.1007/s00408-009-9219-6&lt;/electronic-resource-num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8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40A62A1C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10</w:t>
            </w:r>
          </w:p>
          <w:p w14:paraId="41AA5069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6/4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3DDB96A0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2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–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3 year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2C2E40BB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 ≥ 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5762027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FBC1FF5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he mean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liver attenuation index and aspartate aminotransferase levels improved significantly with CPAP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rapy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adherence after 2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–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3 years.</w:t>
            </w:r>
          </w:p>
        </w:tc>
      </w:tr>
      <w:tr w:rsidR="00373539" w:rsidRPr="009340B1" w14:paraId="7B26D798" w14:textId="77777777" w:rsidTr="00E241FE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42FE1B7B" w14:textId="438C5138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DaGluPC9BdXRob3I+PFllYXI+MjAwMzwvWWVhcj48UmVj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DaGluPC9BdXRob3I+PFllYXI+MjAwMzwvWWVhcj48UmVj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9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29711E31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40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73A015D7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5F72C35A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20</w:t>
            </w:r>
          </w:p>
          <w:p w14:paraId="50BD436A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(Obese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7D00CAF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Beneficial</w:t>
            </w: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AB20997" w14:textId="13620903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he mean (+/-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SD) aspartate aminotransferase levels were higher than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those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before treatment and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increased less after only one night of treatment. Similar improvements were seen after 1 and 6 months of CPAP therapy.</w:t>
            </w:r>
          </w:p>
        </w:tc>
      </w:tr>
      <w:tr w:rsidR="00373539" w:rsidRPr="009340B1" w14:paraId="79E23EBD" w14:textId="77777777" w:rsidTr="00E241FE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1C29D815" w14:textId="2A45AB72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Hui&lt;/Author&gt;&lt;Year&gt;2022&lt;/Year&gt;&lt;RecNum&gt;358&lt;/RecNum&gt;&lt;DisplayText&gt;&lt;style face="superscript"&gt;10&lt;/style&gt;&lt;/DisplayText&gt;&lt;record&gt;&lt;rec-number&gt;358&lt;/rec-number&gt;&lt;foreign-keys&gt;&lt;key app="EN" db-id="5xdaxv596r5ps0ezer5prwftpxdse0awrsfd" timestamp="1662177085"&gt;358&lt;/key&gt;&lt;/foreign-keys&gt;&lt;ref-type name="Journal Article"&gt;17&lt;/ref-type&gt;&lt;contributors&gt;&lt;authors&gt;&lt;author&gt;Hui, D. S. C.&lt;/author&gt;&lt;author&gt;Ng, S. S. S.&lt;/author&gt;&lt;author&gt;Wong, G. L. H.&lt;/author&gt;&lt;author&gt;Chu, W. C. W.&lt;/author&gt;&lt;author&gt;Chan, A.&lt;/author&gt;&lt;author&gt;Wong, V. W. S.&lt;/author&gt;&lt;/authors&gt;&lt;/contributors&gt;&lt;auth-address&gt;Department of Medicine and Therapeutics, The Chinese University of Hong Kong.&amp;#xD;Department of Imaging &amp;amp; Interventional Radiology, The Chinese University of Hong Kong.&amp;#xD;Department of Pathology, The Chinese University of Hong Kong.&lt;/auth-address&gt;&lt;titles&gt;&lt;title&gt;Obstructive sleep apnoea and continuous positive airway pressure therapy for patients with non-alcoholic fatty liver disease: abridged secondary publication&lt;/title&gt;&lt;secondary-title&gt;Hong Kong Med J&lt;/secondary-title&gt;&lt;/titles&gt;&lt;periodical&gt;&lt;full-title&gt;Hong Kong Med J&lt;/full-title&gt;&lt;/periodical&gt;&lt;pages&gt;42-45&lt;/pages&gt;&lt;volume&gt;28 Suppl 1&lt;/volume&gt;&lt;number&gt;1&lt;/number&gt;&lt;edition&gt;2022/03/10&lt;/edition&gt;&lt;keywords&gt;&lt;keyword&gt;Continuous Positive Airway Pressure&lt;/keyword&gt;&lt;keyword&gt;Humans&lt;/keyword&gt;&lt;keyword&gt;*Non-alcoholic Fatty Liver Disease/complications/therapy&lt;/keyword&gt;&lt;keyword&gt;*Sleep Apnea, Obstructive/therapy&lt;/keyword&gt;&lt;/keywords&gt;&lt;dates&gt;&lt;year&gt;2022&lt;/year&gt;&lt;pub-dates&gt;&lt;date&gt;Feb&lt;/date&gt;&lt;/pub-dates&gt;&lt;/dates&gt;&lt;isbn&gt;1024-2708 (Print)&amp;#xD;1024-2708 (Linking)&lt;/isbn&gt;&lt;accession-num&gt;35260517&lt;/accession-num&gt;&lt;urls&gt;&lt;related-urls&gt;&lt;url&gt;https://www.ncbi.nlm.nih.gov/pubmed/35260517&lt;/url&gt;&lt;/related-urls&gt;&lt;/urls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0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0C536CD5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120</w:t>
            </w:r>
          </w:p>
          <w:p w14:paraId="7782DAA0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60/60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720A359E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0CB7D43B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3558938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037DDC26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E735721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CPAP alone is unlikely to improve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features of NAFLD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</w:rPr>
              <w:t>among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</w:rPr>
              <w:t xml:space="preserve"> OSA patients in the therapeutic group than in the subtherapeutic group.</w:t>
            </w:r>
          </w:p>
        </w:tc>
      </w:tr>
      <w:tr w:rsidR="00373539" w:rsidRPr="009340B1" w14:paraId="4F817EDD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778DC9E0" w14:textId="720A144E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OZzwvQXV0aG9yPjxZZWFyPjIwMjE8L1llYXI+PFJlY051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OZzwvQXV0aG9yPjxZZWFyPjIwMjE8L1llYXI+PFJlY051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1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158681E6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120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64322134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7230C11F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536DBE6B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342EE7F6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685A116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lthough hepatic steatosis was associated with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markers of OSA severity, 6 months of CPAP treatment did not improve hepatic steatosis and fibrosis.</w:t>
            </w:r>
          </w:p>
        </w:tc>
      </w:tr>
      <w:tr w:rsidR="00373539" w:rsidRPr="009340B1" w14:paraId="6817F8C3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35ECD521" w14:textId="211100BB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Jullian-Desayes&lt;/Author&gt;&lt;Year&gt;2016&lt;/Year&gt;&lt;RecNum&gt;110&lt;/RecNum&gt;&lt;DisplayText&gt;&lt;style face="superscript"&gt;12&lt;/style&gt;&lt;/DisplayText&gt;&lt;record&gt;&lt;rec-number&gt;110&lt;/rec-number&gt;&lt;foreign-keys&gt;&lt;key app="EN" db-id="5xdaxv596r5ps0ezer5prwftpxdse0awrsfd" timestamp="1644767256"&gt;110&lt;/key&gt;&lt;/foreign-keys&gt;&lt;ref-type name="Journal Article"&gt;17&lt;/ref-type&gt;&lt;contributors&gt;&lt;authors&gt;&lt;author&gt;Jullian-Desayes, Ingrid&lt;/author&gt;&lt;author&gt;Tamisier, Renaud&lt;/author&gt;&lt;author&gt;Zarski, Jean-Pierre&lt;/author&gt;&lt;author&gt;Aron-Wisnewsky, Judith&lt;/author&gt;&lt;author&gt;Launois-Rollinat, Sandrine H.&lt;/author&gt;&lt;author&gt;Trocme, Candice&lt;/author&gt;&lt;author&gt;Levy, Patrick&lt;/author&gt;&lt;author&gt;Joyeux-Faure, Marie&lt;/author&gt;&lt;author&gt;Pepin, Jean-Louis&lt;/author&gt;&lt;/authors&gt;&lt;/contributors&gt;&lt;auth-address&gt;HP2; INSERM, U1042, University Grenoble Alpes, Grenoble, France.&amp;#xD;Hepato-Gastro-Enterology Department, CHU Grenoble, Grenoble, France.&amp;#xD;Endocrinology and Nutrition Department, AP-HP, La Pitié-Salpétrière, Hospital, Paris, France.&amp;#xD;Biochemistry, Toxicology and Pharmacology Department, CHU Grenoble, Grenoble, France.&lt;/auth-address&gt;&lt;titles&gt;&lt;title&gt;Impact of effective versus sham continuous positive airway pressure on liver injury in obstructive sleep apnoea: Data from randomized trials&lt;/title&gt;&lt;secondary-title&gt;Respirology (Carlton, Vic.)&lt;/secondary-title&gt;&lt;alt-title&gt;Respirology&lt;/alt-title&gt;&lt;/titles&gt;&lt;alt-periodical&gt;&lt;full-title&gt;Respirology&lt;/full-title&gt;&lt;/alt-periodical&gt;&lt;pages&gt;378-385&lt;/pages&gt;&lt;volume&gt;21&lt;/volume&gt;&lt;number&gt;2&lt;/number&gt;&lt;dates&gt;&lt;year&gt;2016&lt;/year&gt;&lt;/dates&gt;&lt;isbn&gt;1440-1843&lt;/isbn&gt;&lt;accession-num&gt;26567858&lt;/accession-num&gt;&lt;urls&gt;&lt;related-urls&gt;&lt;url&gt;https://pubmed.ncbi.nlm.nih.gov/26567858&lt;/url&gt;&lt;/related-urls&gt;&lt;/urls&gt;&lt;electronic-resource-num&gt;10.1111/resp.12672&lt;/electronic-resource-num&gt;&lt;remote-database-name&gt;PubMed&lt;/remote-database-name&gt;&lt;language&gt;eng&lt;/language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2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59B91B98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84</w:t>
            </w:r>
          </w:p>
          <w:p w14:paraId="2D64706F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42/42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013A207B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–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12 week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2DFCAD1B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5189B4E8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2AEE144B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A8D418A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Hepatic steatosis, NASH, or fibrosis are increased in untreated OSA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cases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fter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adjusting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for sex, BMI, baseline apnea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+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hypopnea index, and severity of liver injury, but no improvement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was seen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fter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CPAP treatment.</w:t>
            </w:r>
          </w:p>
        </w:tc>
      </w:tr>
      <w:tr w:rsidR="00373539" w:rsidRPr="009340B1" w14:paraId="56902D19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7AAF426E" w14:textId="7FFDF28E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CdXR0YWNhdm9saTwvQXV0aG9yPjxZZWFyPjIwMTY8L1ll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CdXR0YWNhdm9saTwvQXV0aG9yPjxZZWFyPjIwMTY8L1ll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3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30945DE3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1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46E2A4E8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–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12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7FDD3125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52.5 ± 19.1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63B3429D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6F0F69B5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D573B71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re was no significant change in AST/ALT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levels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during follow-up.</w:t>
            </w:r>
          </w:p>
        </w:tc>
      </w:tr>
      <w:tr w:rsidR="00373539" w:rsidRPr="009340B1" w14:paraId="507F6A27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741F0A1F" w14:textId="76DB5775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Lcml0aWtvdTwvQXV0aG9yPjxZZWFyPjIwMTM8L1llYXI+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Lcml0aWtvdTwvQXV0aG9yPjxZZWFyPjIwMTM8L1llYXI+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4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65D432A2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81</w:t>
            </w:r>
          </w:p>
          <w:p w14:paraId="18A755EF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42/39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66986692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2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7FA3EA71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0 (females);</w:t>
            </w:r>
          </w:p>
          <w:p w14:paraId="4E65F779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5</w:t>
            </w:r>
          </w:p>
          <w:p w14:paraId="38D3B1B4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(males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2C550A94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55838E7B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2FDDFCC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wo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months of CPAP treatment did not affect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general, abdominal, or intrahepatic adiposity.</w:t>
            </w:r>
          </w:p>
        </w:tc>
      </w:tr>
      <w:tr w:rsidR="00373539" w:rsidRPr="009340B1" w14:paraId="7F603021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43183A3A" w14:textId="772FF9BC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TaXZhbTwvQXV0aG9yPjxZZWFyPjIwMTI8L1llYXI+PFJl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TaXZhbTwvQXV0aG9yPjxZZWFyPjIwMTI8L1llYXI+PFJl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5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137E97AB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38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7A8D315E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2 months  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15ABD079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 ≥ 25h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7B696607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157C23F7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67C734D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The alkaline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phosphatase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levels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decreased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with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therapeutic CPAP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s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compared with sham CPAP but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other liver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enzyme levels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remained unchanged. </w:t>
            </w:r>
          </w:p>
        </w:tc>
      </w:tr>
      <w:tr w:rsidR="00373539" w:rsidRPr="009340B1" w14:paraId="79741EEA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2823560E" w14:textId="3753C2BE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Ib3lvczwvQXV0aG9yPjxZZWFyPjIwMTI8L1llYXI+PFJl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</w:instrText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begin">
                <w:fldData xml:space="preserve">PEVuZE5vdGU+PENpdGU+PEF1dGhvcj5Ib3lvczwvQXV0aG9yPjxZZWFyPjIwMTI8L1llYXI+PFJl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</w:fldData>
              </w:fldChar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.DATA </w:instrText>
            </w:r>
            <w:r>
              <w:rPr>
                <w:rFonts w:cs="Arial"/>
                <w:color w:val="0D0D0D" w:themeColor="text1" w:themeTint="F2"/>
                <w:sz w:val="22"/>
              </w:rPr>
            </w:r>
            <w:r>
              <w:rPr>
                <w:rFonts w:cs="Arial"/>
                <w:color w:val="0D0D0D" w:themeColor="text1" w:themeTint="F2"/>
                <w:sz w:val="22"/>
              </w:rPr>
              <w:fldChar w:fldCharType="end"/>
            </w:r>
            <w:r w:rsidRPr="009340B1">
              <w:rPr>
                <w:rFonts w:cs="Arial"/>
                <w:color w:val="0D0D0D" w:themeColor="text1" w:themeTint="F2"/>
                <w:sz w:val="22"/>
              </w:rPr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6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6EA9187F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1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65</w:t>
            </w:r>
          </w:p>
          <w:p w14:paraId="681DAFED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(34/31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55F31799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12 week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69DD3620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5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667258E4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4BC918EA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CCDAD09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Liver fat and visceral adiposity were not reduced with CPAP alone.</w:t>
            </w:r>
          </w:p>
        </w:tc>
      </w:tr>
      <w:tr w:rsidR="00373539" w:rsidRPr="009340B1" w14:paraId="10A9AE33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14:paraId="76D2DF88" w14:textId="36A4E265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lastRenderedPageBreak/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Cifci&lt;/Author&gt;&lt;Year&gt;2010&lt;/Year&gt;&lt;RecNum&gt;368&lt;/RecNum&gt;&lt;DisplayText&gt;&lt;style face="superscript"&gt;17&lt;/style&gt;&lt;/DisplayText&gt;&lt;record&gt;&lt;rec-number&gt;368&lt;/rec-number&gt;&lt;foreign-keys&gt;&lt;key app="EN" db-id="5xdaxv596r5ps0ezer5prwftpxdse0awrsfd" timestamp="1662177085"&gt;368&lt;/key&gt;&lt;/foreign-keys&gt;&lt;ref-type name="Journal Article"&gt;17&lt;/ref-type&gt;&lt;contributors&gt;&lt;authors&gt;&lt;author&gt;Cifci, N.&lt;/author&gt;&lt;author&gt;Uyar, M.&lt;/author&gt;&lt;author&gt;Elbek, O.&lt;/author&gt;&lt;author&gt;Suyur, H.&lt;/author&gt;&lt;author&gt;Ekinci, E.&lt;/author&gt;&lt;/authors&gt;&lt;/contributors&gt;&lt;auth-address&gt;Department of Pulmonary Diseases, Faculty of Medicine, University of Gaziantep, Gaziantep, Turkey.&lt;/auth-address&gt;&lt;titles&gt;&lt;title&gt;Impact of CPAP treatment on cardiac biomarkers and pro-BNP in obstructive sleep apnea syndrome&lt;/title&gt;&lt;secondary-title&gt;Sleep Breath&lt;/secondary-title&gt;&lt;/titles&gt;&lt;periodical&gt;&lt;full-title&gt;Sleep Breath&lt;/full-title&gt;&lt;/periodical&gt;&lt;pages&gt;241-4&lt;/pages&gt;&lt;volume&gt;14&lt;/volume&gt;&lt;number&gt;3&lt;/number&gt;&lt;edition&gt;2009/10/09&lt;/edition&gt;&lt;keywords&gt;&lt;keyword&gt;Adult&lt;/keyword&gt;&lt;keyword&gt;Aspartate Aminotransferases/blood&lt;/keyword&gt;&lt;keyword&gt;*Continuous Positive Airway Pressure&lt;/keyword&gt;&lt;keyword&gt;Creatine Kinase/*blood&lt;/keyword&gt;&lt;keyword&gt;Creatine Kinase, MB Form/blood&lt;/keyword&gt;&lt;keyword&gt;Female&lt;/keyword&gt;&lt;keyword&gt;Humans&lt;/keyword&gt;&lt;keyword&gt;Male&lt;/keyword&gt;&lt;keyword&gt;Middle Aged&lt;/keyword&gt;&lt;keyword&gt;Natriuretic Peptide, Brain/*blood&lt;/keyword&gt;&lt;keyword&gt;Polysomnography&lt;/keyword&gt;&lt;keyword&gt;Prospective Studies&lt;/keyword&gt;&lt;keyword&gt;Protein Precursors/blood&lt;/keyword&gt;&lt;keyword&gt;Reference Values&lt;/keyword&gt;&lt;keyword&gt;Sleep Apnea, Obstructive/*blood/diagnosis/*therapy&lt;/keyword&gt;&lt;keyword&gt;Troponin I/*blood&lt;/keyword&gt;&lt;/keywords&gt;&lt;dates&gt;&lt;year&gt;2010&lt;/year&gt;&lt;pub-dates&gt;&lt;date&gt;Sep&lt;/date&gt;&lt;/pub-dates&gt;&lt;/dates&gt;&lt;isbn&gt;1522-1709 (Electronic)&amp;#xD;1520-9512 (Linking)&lt;/isbn&gt;&lt;accession-num&gt;19813037&lt;/accession-num&gt;&lt;urls&gt;&lt;related-urls&gt;&lt;url&gt;https://www.ncbi.nlm.nih.gov/pubmed/19813037&lt;/url&gt;&lt;/related-urls&gt;&lt;/urls&gt;&lt;electronic-resource-num&gt;10.1007/s11325-009-0306-y&lt;/electronic-resource-num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7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14:paraId="12D64D3C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30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425DAEC5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10.27 ± 5.07 months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</w:tcPr>
          <w:p w14:paraId="1F068958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55.9 ± 26.1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</w:tcPr>
          <w:p w14:paraId="58CFBD46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349D0B22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7C0F5FD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re were no statistically significant differences in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ST levels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from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baseline and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t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6 months of CPAP treatment.</w:t>
            </w:r>
          </w:p>
        </w:tc>
      </w:tr>
      <w:tr w:rsidR="00373539" w:rsidRPr="009340B1" w14:paraId="28575008" w14:textId="77777777" w:rsidTr="00D7195D">
        <w:trPr>
          <w:trHeight w:val="35"/>
        </w:trPr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8C9259" w14:textId="5A2F07CA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begin"/>
            </w:r>
            <w:r>
              <w:rPr>
                <w:rFonts w:cs="Arial"/>
                <w:color w:val="0D0D0D" w:themeColor="text1" w:themeTint="F2"/>
                <w:sz w:val="22"/>
              </w:rPr>
              <w:instrText xml:space="preserve"> ADDIN EN.CITE &lt;EndNote&gt;&lt;Cite&gt;&lt;Author&gt;Kohler&lt;/Author&gt;&lt;Year&gt;2009&lt;/Year&gt;&lt;RecNum&gt;374&lt;/RecNum&gt;&lt;DisplayText&gt;&lt;style face="superscript"&gt;18&lt;/style&gt;&lt;/DisplayText&gt;&lt;record&gt;&lt;rec-number&gt;374&lt;/rec-number&gt;&lt;foreign-keys&gt;&lt;key app="EN" db-id="5xdaxv596r5ps0ezer5prwftpxdse0awrsfd" timestamp="1662177085"&gt;374&lt;/key&gt;&lt;/foreign-keys&gt;&lt;ref-type name="Journal Article"&gt;17&lt;/ref-type&gt;&lt;contributors&gt;&lt;authors&gt;&lt;author&gt;Kohler, M.&lt;/author&gt;&lt;author&gt;Pepperell, J. C.&lt;/author&gt;&lt;author&gt;Davies, R. J.&lt;/author&gt;&lt;author&gt;Stradling, J. R.&lt;/author&gt;&lt;/authors&gt;&lt;/contributors&gt;&lt;auth-address&gt;Oxford Centre for Respiratory Medicine, Churchill Hospital, Oxford, OX3 7LJ UK. Malcolm.K@bluewin.ch&lt;/auth-address&gt;&lt;titles&gt;&lt;title&gt;Continuous positive airway pressure and liver enzymes in obstructive sleep apnoea: data from a randomized controlled trial&lt;/title&gt;&lt;secondary-title&gt;Respiration&lt;/secondary-title&gt;&lt;/titles&gt;&lt;periodical&gt;&lt;full-title&gt;Respiration&lt;/full-title&gt;&lt;/periodical&gt;&lt;pages&gt;141-6&lt;/pages&gt;&lt;volume&gt;78&lt;/volume&gt;&lt;number&gt;2&lt;/number&gt;&lt;edition&gt;2008/11/06&lt;/edition&gt;&lt;keywords&gt;&lt;keyword&gt;Adult&lt;/keyword&gt;&lt;keyword&gt;Alanine Transaminase/*blood&lt;/keyword&gt;&lt;keyword&gt;Aspartate Aminotransferases/*blood&lt;/keyword&gt;&lt;keyword&gt;*Continuous Positive Airway Pressure&lt;/keyword&gt;&lt;keyword&gt;Humans&lt;/keyword&gt;&lt;keyword&gt;Liver/*enzymology&lt;/keyword&gt;&lt;keyword&gt;Male&lt;/keyword&gt;&lt;keyword&gt;Middle Aged&lt;/keyword&gt;&lt;keyword&gt;Randomized Controlled Trials as Topic&lt;/keyword&gt;&lt;keyword&gt;Sleep Apnea, Obstructive/blood/enzymology/*therapy&lt;/keyword&gt;&lt;/keywords&gt;&lt;dates&gt;&lt;year&gt;2009&lt;/year&gt;&lt;/dates&gt;&lt;isbn&gt;1423-0356 (Electronic)&amp;#xD;0025-7931 (Linking)&lt;/isbn&gt;&lt;accession-num&gt;18984944&lt;/accession-num&gt;&lt;urls&gt;&lt;related-urls&gt;&lt;url&gt;https://www.ncbi.nlm.nih.gov/pubmed/18984944&lt;/url&gt;&lt;/related-urls&gt;&lt;/urls&gt;&lt;electronic-resource-num&gt;10.1159/000170785&lt;/electronic-resource-num&gt;&lt;/record&gt;&lt;/Cite&gt;&lt;/EndNote&gt;</w:instrTex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separate"/>
            </w:r>
            <w:r w:rsidRPr="00373539">
              <w:rPr>
                <w:rFonts w:cs="Arial"/>
                <w:noProof/>
                <w:color w:val="0D0D0D" w:themeColor="text1" w:themeTint="F2"/>
                <w:sz w:val="22"/>
                <w:vertAlign w:val="superscript"/>
              </w:rPr>
              <w:t>18</w:t>
            </w:r>
            <w:r w:rsidRPr="009340B1">
              <w:rPr>
                <w:rFonts w:cs="Arial"/>
                <w:color w:val="0D0D0D" w:themeColor="text1" w:themeTint="F2"/>
                <w:sz w:val="22"/>
              </w:rPr>
              <w:fldChar w:fldCharType="end"/>
            </w:r>
          </w:p>
        </w:tc>
        <w:tc>
          <w:tcPr>
            <w:tcW w:w="50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D74689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1"/>
              </w:rPr>
              <w:t>94</w:t>
            </w:r>
          </w:p>
        </w:tc>
        <w:tc>
          <w:tcPr>
            <w:tcW w:w="4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B9C652" w14:textId="77777777" w:rsidR="00373539" w:rsidRPr="009340B1" w:rsidRDefault="00373539" w:rsidP="00D7195D">
            <w:pPr>
              <w:widowControl w:val="0"/>
              <w:spacing w:line="280" w:lineRule="exact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4 weeks</w:t>
            </w:r>
          </w:p>
        </w:tc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F9F562" w14:textId="77777777" w:rsidR="00373539" w:rsidRPr="009340B1" w:rsidRDefault="00373539" w:rsidP="00D7195D">
            <w:pPr>
              <w:widowControl w:val="0"/>
              <w:spacing w:line="280" w:lineRule="exact"/>
              <w:jc w:val="center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&gt;15</w:t>
            </w:r>
          </w:p>
        </w:tc>
        <w:tc>
          <w:tcPr>
            <w:tcW w:w="4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476FEA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No effect</w:t>
            </w:r>
          </w:p>
          <w:p w14:paraId="3C9D5081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</w:p>
        </w:tc>
        <w:tc>
          <w:tcPr>
            <w:tcW w:w="257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263F4C" w14:textId="77777777" w:rsidR="00373539" w:rsidRPr="009340B1" w:rsidRDefault="00373539" w:rsidP="00D7195D">
            <w:pPr>
              <w:widowControl w:val="0"/>
              <w:spacing w:line="280" w:lineRule="exact"/>
              <w:jc w:val="both"/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</w:pP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Active CPAP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us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for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>4 weeks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 has no beneficial effect on </w:t>
            </w:r>
            <w:r w:rsidRPr="009340B1">
              <w:rPr>
                <w:rFonts w:eastAsia="宋体" w:cs="Arial"/>
                <w:color w:val="0D0D0D" w:themeColor="text1" w:themeTint="F2"/>
                <w:kern w:val="2"/>
                <w:sz w:val="22"/>
                <w:shd w:val="clear" w:color="auto" w:fill="FFFFFF"/>
              </w:rPr>
              <w:t xml:space="preserve">the </w:t>
            </w:r>
            <w:r w:rsidRPr="009340B1">
              <w:rPr>
                <w:rFonts w:cs="Arial"/>
                <w:color w:val="0D0D0D" w:themeColor="text1" w:themeTint="F2"/>
                <w:kern w:val="2"/>
                <w:sz w:val="22"/>
                <w:shd w:val="clear" w:color="auto" w:fill="FFFFFF"/>
              </w:rPr>
              <w:t>aminotransferase levels.</w:t>
            </w:r>
          </w:p>
        </w:tc>
      </w:tr>
    </w:tbl>
    <w:p w14:paraId="249E6E46" w14:textId="42440CDD" w:rsidR="00373539" w:rsidRDefault="00373539">
      <w:pPr>
        <w:rPr>
          <w:rFonts w:cs="Arial"/>
          <w:color w:val="0D0D0D" w:themeColor="text1" w:themeTint="F2"/>
          <w:kern w:val="2"/>
          <w:shd w:val="clear" w:color="auto" w:fill="FFFFFF"/>
        </w:rPr>
      </w:pPr>
      <w:r w:rsidRPr="009340B1">
        <w:rPr>
          <w:rFonts w:cs="Arial"/>
          <w:color w:val="0D0D0D" w:themeColor="text1" w:themeTint="F2"/>
          <w:kern w:val="2"/>
          <w:shd w:val="clear" w:color="auto" w:fill="FFFFFF"/>
        </w:rPr>
        <w:t>CPAP,</w:t>
      </w:r>
      <w:r w:rsidRPr="009340B1">
        <w:rPr>
          <w:rFonts w:cs="Arial"/>
          <w:color w:val="0D0D0D" w:themeColor="text1" w:themeTint="F2"/>
          <w:kern w:val="2"/>
        </w:rPr>
        <w:t xml:space="preserve"> </w:t>
      </w:r>
      <w:r w:rsidRPr="009340B1">
        <w:rPr>
          <w:rFonts w:cs="Arial"/>
          <w:color w:val="0D0D0D" w:themeColor="text1" w:themeTint="F2"/>
          <w:kern w:val="2"/>
          <w:shd w:val="clear" w:color="auto" w:fill="FFFFFF"/>
        </w:rPr>
        <w:t>continuous positive airway pressure; OSA,</w:t>
      </w:r>
      <w:r w:rsidRPr="009340B1">
        <w:rPr>
          <w:rFonts w:cs="Arial"/>
          <w:color w:val="0D0D0D" w:themeColor="text1" w:themeTint="F2"/>
          <w:kern w:val="2"/>
        </w:rPr>
        <w:t xml:space="preserve"> </w:t>
      </w:r>
      <w:r w:rsidRPr="009340B1">
        <w:rPr>
          <w:rFonts w:cs="Arial"/>
          <w:color w:val="0D0D0D" w:themeColor="text1" w:themeTint="F2"/>
          <w:kern w:val="2"/>
          <w:shd w:val="clear" w:color="auto" w:fill="FFFFFF"/>
        </w:rPr>
        <w:t xml:space="preserve">obstructive sleep apnea; NAFLD, </w:t>
      </w:r>
      <w:r w:rsidRPr="009340B1">
        <w:rPr>
          <w:rFonts w:eastAsia="宋体" w:cs="Arial"/>
          <w:color w:val="0D0D0D" w:themeColor="text1" w:themeTint="F2"/>
          <w:kern w:val="2"/>
          <w:shd w:val="clear" w:color="auto" w:fill="FFFFFF"/>
          <w:lang w:eastAsia="zh-CN"/>
        </w:rPr>
        <w:t>nonalcoholic</w:t>
      </w:r>
      <w:r w:rsidRPr="009340B1">
        <w:rPr>
          <w:rFonts w:cs="Arial"/>
          <w:color w:val="0D0D0D" w:themeColor="text1" w:themeTint="F2"/>
          <w:kern w:val="2"/>
          <w:shd w:val="clear" w:color="auto" w:fill="FFFFFF"/>
        </w:rPr>
        <w:t xml:space="preserve"> fatty liver disease; AHI, apnea hypopnea index; AST, aspartate aminotransferase; ALT, alanine transaminase; LOX, </w:t>
      </w:r>
      <w:proofErr w:type="spellStart"/>
      <w:r w:rsidRPr="009340B1">
        <w:rPr>
          <w:rFonts w:eastAsia="宋体" w:cs="Arial"/>
          <w:color w:val="0D0D0D" w:themeColor="text1" w:themeTint="F2"/>
          <w:kern w:val="2"/>
          <w:shd w:val="clear" w:color="auto" w:fill="FFFFFF"/>
          <w:lang w:eastAsia="zh-CN"/>
        </w:rPr>
        <w:t>lysol</w:t>
      </w:r>
      <w:proofErr w:type="spellEnd"/>
      <w:r w:rsidRPr="009340B1">
        <w:rPr>
          <w:rFonts w:cs="Arial"/>
          <w:color w:val="0D0D0D" w:themeColor="text1" w:themeTint="F2"/>
          <w:kern w:val="2"/>
          <w:shd w:val="clear" w:color="auto" w:fill="FFFFFF"/>
        </w:rPr>
        <w:t xml:space="preserve"> oxidase; BMI, body mass index.</w:t>
      </w:r>
    </w:p>
    <w:p w14:paraId="6AE64DC5" w14:textId="77777777" w:rsidR="004F50D4" w:rsidRPr="000E289E" w:rsidRDefault="004F50D4" w:rsidP="004F50D4">
      <w:pPr>
        <w:pStyle w:val="1"/>
        <w:jc w:val="both"/>
        <w:rPr>
          <w:color w:val="000000" w:themeColor="text1"/>
        </w:rPr>
      </w:pPr>
      <w:r w:rsidRPr="000E289E">
        <w:rPr>
          <w:color w:val="000000" w:themeColor="text1"/>
        </w:rPr>
        <w:t>References</w:t>
      </w:r>
    </w:p>
    <w:p w14:paraId="09D10FFC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73539">
        <w:t>1.</w:t>
      </w:r>
      <w:r w:rsidRPr="00373539">
        <w:tab/>
        <w:t xml:space="preserve">Hirono H, Watanabe K, Hasegawa K, Kohno M, Terai S, Ohkoshi S. Impact of continuous positive airway pressure therapy for nonalcoholic fatty liver disease in patients with obstructive sleep apnea. </w:t>
      </w:r>
      <w:r w:rsidRPr="00373539">
        <w:rPr>
          <w:i/>
        </w:rPr>
        <w:t>World J Clin Cases</w:t>
      </w:r>
      <w:r w:rsidRPr="00373539">
        <w:t>. 2021;9(19):5112-5125. doi:10.12998/wjcc.v9.i19.5112</w:t>
      </w:r>
    </w:p>
    <w:p w14:paraId="345EE215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2.</w:t>
      </w:r>
      <w:r w:rsidRPr="00373539">
        <w:tab/>
        <w:t xml:space="preserve">Sundaram SS, Halbower AC, Klawitter J, et al. Treating Obstructive Sleep Apnea and Chronic Intermittent Hypoxia Improves the Severity of Nonalcoholic Fatty Liver Disease in Children. </w:t>
      </w:r>
      <w:r w:rsidRPr="00373539">
        <w:rPr>
          <w:i/>
        </w:rPr>
        <w:t>J Pediatr</w:t>
      </w:r>
      <w:r w:rsidRPr="00373539">
        <w:t>. Jul 2018;198:67-75 e1. doi:10.1016/j.jpeds.2018.03.028</w:t>
      </w:r>
    </w:p>
    <w:p w14:paraId="37140790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3.</w:t>
      </w:r>
      <w:r w:rsidRPr="00373539">
        <w:tab/>
        <w:t xml:space="preserve">Kim D, Ahmed A, Kushida C. Continuous Positive Airway Pressure Therapy on Nonalcoholic Fatty Liver Disease in Patients With Obstructive Sleep Apnea. </w:t>
      </w:r>
      <w:r w:rsidRPr="00373539">
        <w:rPr>
          <w:i/>
        </w:rPr>
        <w:t>J Clin Sleep Med</w:t>
      </w:r>
      <w:r w:rsidRPr="00373539">
        <w:t>. 2018;14(8):1315-1322. doi:10.5664/jcsm.7262</w:t>
      </w:r>
    </w:p>
    <w:p w14:paraId="1672E12D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4.</w:t>
      </w:r>
      <w:r w:rsidRPr="00373539">
        <w:tab/>
        <w:t xml:space="preserve">Chen L-D, Zhang L-J, Lin X-J, et al. Association between continuous positive airway pressure and serum aminotransferases in patients with obstructive sleep apnea. </w:t>
      </w:r>
      <w:r w:rsidRPr="00373539">
        <w:rPr>
          <w:i/>
        </w:rPr>
        <w:t>Eur Arch Otorhinolaryngol</w:t>
      </w:r>
      <w:r w:rsidRPr="00373539">
        <w:t>. 2018;275(2):587-594. doi:10.1007/s00405-017-4840-0</w:t>
      </w:r>
    </w:p>
    <w:p w14:paraId="50354839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5.</w:t>
      </w:r>
      <w:r w:rsidRPr="00373539">
        <w:tab/>
        <w:t xml:space="preserve">Bajantri B, Lvovsky D. A Case of Concomitant Obstructive Sleep Apnea and Non-Alcoholic Steatohepatitis Treated With CPAP Therapy. </w:t>
      </w:r>
      <w:r w:rsidRPr="00373539">
        <w:rPr>
          <w:i/>
        </w:rPr>
        <w:t>Gastroenterology Res</w:t>
      </w:r>
      <w:r w:rsidRPr="00373539">
        <w:t>. Jun 2018;11(3):252-259. doi:10.14740/gr1033w</w:t>
      </w:r>
    </w:p>
    <w:p w14:paraId="27209A7C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6.</w:t>
      </w:r>
      <w:r w:rsidRPr="00373539">
        <w:tab/>
        <w:t xml:space="preserve">Toyama Y, Murase K, Azuma M, et al. Impact of long-term continuous positive airway pressure on liver fat in male obstructive sleep apnea patients with fatty liver. </w:t>
      </w:r>
      <w:r w:rsidRPr="00373539">
        <w:rPr>
          <w:i/>
        </w:rPr>
        <w:t>Sleep and Biological Rhythms</w:t>
      </w:r>
      <w:r w:rsidRPr="00373539">
        <w:t>. 2017;16(1):117-124. doi:10.1007/s41105-017-0133-7</w:t>
      </w:r>
    </w:p>
    <w:p w14:paraId="28D3507A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7.</w:t>
      </w:r>
      <w:r w:rsidRPr="00373539">
        <w:tab/>
        <w:t xml:space="preserve">Hang L-W, Chen C-F, Wang C-B, Wu T-N, Liang W-M, Chou T-C. The association between continuous positive airway pressure therapy and liver disease development in obstructive sleep apnea/hypopnea syndrome patients: a nationwide population-based cohort study in Taiwan. </w:t>
      </w:r>
      <w:r w:rsidRPr="00373539">
        <w:rPr>
          <w:i/>
        </w:rPr>
        <w:t>Sleep &amp; breathing = Schlaf &amp; Atmung</w:t>
      </w:r>
      <w:r w:rsidRPr="00373539">
        <w:t>. 2017;21(2):461-467. doi:10.1007/s11325-016-1439-4</w:t>
      </w:r>
    </w:p>
    <w:p w14:paraId="4DC33275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8.</w:t>
      </w:r>
      <w:r w:rsidRPr="00373539">
        <w:tab/>
        <w:t xml:space="preserve">Shpirer I, Copel L, Broide E, Elizur A. Continuous positive airway pressure improves sleep apnea associated fatty liver. </w:t>
      </w:r>
      <w:r w:rsidRPr="00373539">
        <w:rPr>
          <w:i/>
        </w:rPr>
        <w:t>Lung</w:t>
      </w:r>
      <w:r w:rsidRPr="00373539">
        <w:t>. Aug 2010;188(4):301-7. doi:10.1007/s00408-009-9219-6</w:t>
      </w:r>
    </w:p>
    <w:p w14:paraId="5473A00C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9.</w:t>
      </w:r>
      <w:r w:rsidRPr="00373539">
        <w:tab/>
        <w:t xml:space="preserve">Chin K, Nakamura T, Takahashi K, et al. Effects of obstructive sleep apnea syndrome on serum aminotransferase levels in obese patients. </w:t>
      </w:r>
      <w:r w:rsidRPr="00373539">
        <w:rPr>
          <w:i/>
        </w:rPr>
        <w:t>Am J Med</w:t>
      </w:r>
      <w:r w:rsidRPr="00373539">
        <w:t>. Apr 1 2003;114(5):370-6. doi:10.1016/s0002-9343(02)01570-x</w:t>
      </w:r>
    </w:p>
    <w:p w14:paraId="72CFDBA0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lastRenderedPageBreak/>
        <w:t>10.</w:t>
      </w:r>
      <w:r w:rsidRPr="00373539">
        <w:tab/>
        <w:t xml:space="preserve">Hui DSC, Ng SSS, Wong GLH, Chu WCW, Chan A, Wong VWS. Obstructive sleep apnoea and continuous positive airway pressure therapy for patients with non-alcoholic fatty liver disease: abridged secondary publication. </w:t>
      </w:r>
      <w:r w:rsidRPr="00373539">
        <w:rPr>
          <w:i/>
        </w:rPr>
        <w:t>Hong Kong Med J</w:t>
      </w:r>
      <w:r w:rsidRPr="00373539">
        <w:t xml:space="preserve">. Feb 2022;28 Suppl 1(1):42-45. </w:t>
      </w:r>
    </w:p>
    <w:p w14:paraId="2B297F37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1.</w:t>
      </w:r>
      <w:r w:rsidRPr="00373539">
        <w:tab/>
        <w:t xml:space="preserve">Ng SSS, Wong VWS, Wong GLH, et al. Continuous Positive Airway Pressure Does Not Improve Nonalcoholic Fatty Liver Disease in Patients with Obstructive Sleep Apnea. A Randomized Clinical Trial. </w:t>
      </w:r>
      <w:r w:rsidRPr="00373539">
        <w:rPr>
          <w:i/>
        </w:rPr>
        <w:t>Am J Respir Crit Care Med</w:t>
      </w:r>
      <w:r w:rsidRPr="00373539">
        <w:t>. Feb 15 2021;203(4):493-501. doi:10.1164/rccm.202005-1868OC</w:t>
      </w:r>
    </w:p>
    <w:p w14:paraId="72021EA5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2.</w:t>
      </w:r>
      <w:r w:rsidRPr="00373539">
        <w:tab/>
        <w:t xml:space="preserve">Jullian-Desayes I, Tamisier R, Zarski J-P, et al. Impact of effective versus sham continuous positive airway pressure on liver injury in obstructive sleep apnoea: Data from randomized trials. </w:t>
      </w:r>
      <w:r w:rsidRPr="00373539">
        <w:rPr>
          <w:i/>
        </w:rPr>
        <w:t>Respirology (Carlton, Vic)</w:t>
      </w:r>
      <w:r w:rsidRPr="00373539">
        <w:t>. 2016;21(2):378-385. doi:10.1111/resp.12672</w:t>
      </w:r>
    </w:p>
    <w:p w14:paraId="565E8C96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3.</w:t>
      </w:r>
      <w:r w:rsidRPr="00373539">
        <w:tab/>
        <w:t xml:space="preserve">Buttacavoli M, Gruttad'Auria CI, Olivo M, et al. Liver Steatosis and Fibrosis in OSA patients After Long-term CPAP Treatment: A Preliminary Ultrasound Study. </w:t>
      </w:r>
      <w:r w:rsidRPr="00373539">
        <w:rPr>
          <w:i/>
        </w:rPr>
        <w:t>Ultrasound Med Biol</w:t>
      </w:r>
      <w:r w:rsidRPr="00373539">
        <w:t>. 2016;42(1):104-109. doi:10.1016/j.ultrasmedbio.2015.08.009</w:t>
      </w:r>
    </w:p>
    <w:p w14:paraId="04443F05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4.</w:t>
      </w:r>
      <w:r w:rsidRPr="00373539">
        <w:tab/>
        <w:t xml:space="preserve">Kritikou I, Basta M, Tappouni R, et al. Sleep apnoea and visceral adiposity in middle-aged male and female subjects. </w:t>
      </w:r>
      <w:r w:rsidRPr="00373539">
        <w:rPr>
          <w:i/>
        </w:rPr>
        <w:t>Eur Respir J</w:t>
      </w:r>
      <w:r w:rsidRPr="00373539">
        <w:t>. Mar 2013;41(3):601-9. doi:10.1183/09031936.00183411</w:t>
      </w:r>
    </w:p>
    <w:p w14:paraId="49326534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5.</w:t>
      </w:r>
      <w:r w:rsidRPr="00373539">
        <w:tab/>
        <w:t xml:space="preserve">Sivam S, Phillips CL, Trenell MI, et al. Effects of 8 weeks of continuous positive airway pressure on abdominal adiposity in obstructive sleep apnoea. </w:t>
      </w:r>
      <w:r w:rsidRPr="00373539">
        <w:rPr>
          <w:i/>
        </w:rPr>
        <w:t>Eur Respir J</w:t>
      </w:r>
      <w:r w:rsidRPr="00373539">
        <w:t>. Oct 2012;40(4):913-8. doi:10.1183/09031936.00177011</w:t>
      </w:r>
    </w:p>
    <w:p w14:paraId="2D61532F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6.</w:t>
      </w:r>
      <w:r w:rsidRPr="00373539">
        <w:tab/>
        <w:t xml:space="preserve">Hoyos CM, Killick R, Yee BJ, Phillips CL, Grunstein RR, Liu PY. Cardiometabolic changes after continuous positive airway pressure for obstructive sleep apnoea: a randomised sham-controlled study. </w:t>
      </w:r>
      <w:r w:rsidRPr="00373539">
        <w:rPr>
          <w:i/>
        </w:rPr>
        <w:t>Thorax</w:t>
      </w:r>
      <w:r w:rsidRPr="00373539">
        <w:t>. Dec 2012;67(12):1081-9. doi:10.1136/thoraxjnl-2011-201420</w:t>
      </w:r>
    </w:p>
    <w:p w14:paraId="09C0FD02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7.</w:t>
      </w:r>
      <w:r w:rsidRPr="00373539">
        <w:tab/>
        <w:t xml:space="preserve">Cifci N, Uyar M, Elbek O, Suyur H, Ekinci E. Impact of CPAP treatment on cardiac biomarkers and pro-BNP in obstructive sleep apnea syndrome. </w:t>
      </w:r>
      <w:r w:rsidRPr="00373539">
        <w:rPr>
          <w:i/>
        </w:rPr>
        <w:t>Sleep Breath</w:t>
      </w:r>
      <w:r w:rsidRPr="00373539">
        <w:t>. Sep 2010;14(3):241-4. doi:10.1007/s11325-009-0306-y</w:t>
      </w:r>
    </w:p>
    <w:p w14:paraId="4BB6DB6A" w14:textId="77777777" w:rsidR="004F50D4" w:rsidRPr="00373539" w:rsidRDefault="004F50D4" w:rsidP="00342F22">
      <w:pPr>
        <w:pStyle w:val="EndNoteBibliography"/>
        <w:framePr w:hSpace="0" w:wrap="auto" w:vAnchor="margin" w:hAnchor="text" w:xAlign="left" w:yAlign="inline"/>
        <w:spacing w:line="360" w:lineRule="auto"/>
        <w:ind w:left="300" w:hangingChars="150" w:hanging="300"/>
        <w:jc w:val="both"/>
      </w:pPr>
      <w:r w:rsidRPr="00373539">
        <w:t>18.</w:t>
      </w:r>
      <w:r w:rsidRPr="00373539">
        <w:tab/>
        <w:t xml:space="preserve">Kohler M, Pepperell JC, Davies RJ, Stradling JR. Continuous positive airway pressure and liver enzymes in obstructive sleep apnoea: data from a randomized controlled trial. </w:t>
      </w:r>
      <w:r w:rsidRPr="00373539">
        <w:rPr>
          <w:i/>
        </w:rPr>
        <w:t>Respiration</w:t>
      </w:r>
      <w:r w:rsidRPr="00373539">
        <w:t>. 2009;78(2):141-6. doi:10.1159/000170785</w:t>
      </w:r>
    </w:p>
    <w:p w14:paraId="2D7EA225" w14:textId="410C595C" w:rsidR="00373539" w:rsidRDefault="004F50D4" w:rsidP="00342F22">
      <w:pPr>
        <w:spacing w:line="360" w:lineRule="auto"/>
        <w:ind w:left="300" w:hangingChars="150" w:hanging="300"/>
        <w:jc w:val="both"/>
        <w:rPr>
          <w:rFonts w:cs="Arial"/>
          <w:color w:val="0D0D0D" w:themeColor="text1" w:themeTint="F2"/>
          <w:kern w:val="2"/>
          <w:shd w:val="clear" w:color="auto" w:fill="FFFFFF"/>
        </w:rPr>
      </w:pPr>
      <w:r>
        <w:fldChar w:fldCharType="end"/>
      </w:r>
    </w:p>
    <w:p w14:paraId="3E1F54FF" w14:textId="4F46D1C6" w:rsidR="00B935F8" w:rsidRDefault="00B935F8"/>
    <w:sectPr w:rsidR="00B935F8" w:rsidSect="00373539">
      <w:type w:val="continuous"/>
      <w:pgSz w:w="16838" w:h="11906" w:orient="landscape" w:code="9"/>
      <w:pgMar w:top="936" w:right="1673" w:bottom="936" w:left="1134" w:header="709" w:footer="709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F7004B" w14:textId="77777777" w:rsidR="003D1898" w:rsidRDefault="003D1898" w:rsidP="00373539">
      <w:pPr>
        <w:spacing w:line="240" w:lineRule="auto"/>
      </w:pPr>
      <w:r>
        <w:separator/>
      </w:r>
    </w:p>
  </w:endnote>
  <w:endnote w:type="continuationSeparator" w:id="0">
    <w:p w14:paraId="172921A6" w14:textId="77777777" w:rsidR="003D1898" w:rsidRDefault="003D1898" w:rsidP="0037353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54F028" w14:textId="77777777" w:rsidR="003D1898" w:rsidRDefault="003D1898" w:rsidP="00373539">
      <w:pPr>
        <w:spacing w:line="240" w:lineRule="auto"/>
      </w:pPr>
      <w:r>
        <w:separator/>
      </w:r>
    </w:p>
  </w:footnote>
  <w:footnote w:type="continuationSeparator" w:id="0">
    <w:p w14:paraId="170C3460" w14:textId="77777777" w:rsidR="003D1898" w:rsidRDefault="003D1898" w:rsidP="00373539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proofState w:spelling="clean" w:grammar="clean"/>
  <w:defaultTabStop w:val="420"/>
  <w:drawingGridHorizontalSpacing w:val="120"/>
  <w:displayHorizontalDrawingGridEvery w:val="2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 复制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daxv596r5ps0ezer5prwftpxdse0awrsfd&quot;&gt;My EndNote Library SX&lt;record-ids&gt;&lt;item&gt;50&lt;/item&gt;&lt;item&gt;95&lt;/item&gt;&lt;item&gt;97&lt;/item&gt;&lt;item&gt;103&lt;/item&gt;&lt;item&gt;110&lt;/item&gt;&lt;item&gt;111&lt;/item&gt;&lt;item&gt;183&lt;/item&gt;&lt;item&gt;356&lt;/item&gt;&lt;item&gt;357&lt;/item&gt;&lt;item&gt;358&lt;/item&gt;&lt;item&gt;363&lt;/item&gt;&lt;item&gt;365&lt;/item&gt;&lt;item&gt;366&lt;/item&gt;&lt;item&gt;368&lt;/item&gt;&lt;item&gt;371&lt;/item&gt;&lt;item&gt;372&lt;/item&gt;&lt;item&gt;373&lt;/item&gt;&lt;item&gt;374&lt;/item&gt;&lt;/record-ids&gt;&lt;/item&gt;&lt;/Libraries&gt;"/>
  </w:docVars>
  <w:rsids>
    <w:rsidRoot w:val="000B2366"/>
    <w:rsid w:val="000B2366"/>
    <w:rsid w:val="000E66E0"/>
    <w:rsid w:val="000F6414"/>
    <w:rsid w:val="002652CF"/>
    <w:rsid w:val="0027241F"/>
    <w:rsid w:val="002E3AA7"/>
    <w:rsid w:val="00305EC2"/>
    <w:rsid w:val="00342F22"/>
    <w:rsid w:val="00373539"/>
    <w:rsid w:val="00391106"/>
    <w:rsid w:val="003B4994"/>
    <w:rsid w:val="003D1898"/>
    <w:rsid w:val="004F50D4"/>
    <w:rsid w:val="006E2F6E"/>
    <w:rsid w:val="00887CC1"/>
    <w:rsid w:val="009E1F44"/>
    <w:rsid w:val="00B230EA"/>
    <w:rsid w:val="00B23ACB"/>
    <w:rsid w:val="00B935F8"/>
    <w:rsid w:val="00D1025F"/>
    <w:rsid w:val="00E241FE"/>
    <w:rsid w:val="00F608EA"/>
    <w:rsid w:val="00FC1D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6D1077"/>
  <w15:chartTrackingRefBased/>
  <w15:docId w15:val="{0E69368E-9A3E-445D-8583-662775FC4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73539"/>
    <w:pPr>
      <w:spacing w:line="480" w:lineRule="auto"/>
    </w:pPr>
    <w:rPr>
      <w:rFonts w:ascii="Arial" w:hAnsi="Arial" w:cs="Times New Roman"/>
      <w:kern w:val="0"/>
      <w:sz w:val="20"/>
      <w:szCs w:val="24"/>
      <w:lang w:eastAsia="en-US"/>
    </w:rPr>
  </w:style>
  <w:style w:type="paragraph" w:styleId="1">
    <w:name w:val="heading 1"/>
    <w:basedOn w:val="a"/>
    <w:next w:val="a"/>
    <w:link w:val="10"/>
    <w:uiPriority w:val="2"/>
    <w:qFormat/>
    <w:rsid w:val="009E1F44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7353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73539"/>
    <w:rPr>
      <w:sz w:val="18"/>
      <w:szCs w:val="18"/>
      <w:lang w:val="en-GB"/>
    </w:rPr>
  </w:style>
  <w:style w:type="paragraph" w:styleId="a5">
    <w:name w:val="footer"/>
    <w:basedOn w:val="a"/>
    <w:link w:val="a6"/>
    <w:uiPriority w:val="99"/>
    <w:unhideWhenUsed/>
    <w:rsid w:val="0037353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73539"/>
    <w:rPr>
      <w:sz w:val="18"/>
      <w:szCs w:val="18"/>
      <w:lang w:val="en-GB"/>
    </w:rPr>
  </w:style>
  <w:style w:type="table" w:customStyle="1" w:styleId="2">
    <w:name w:val="网格型2"/>
    <w:basedOn w:val="a1"/>
    <w:next w:val="a7"/>
    <w:uiPriority w:val="59"/>
    <w:rsid w:val="00373539"/>
    <w:rPr>
      <w:rFonts w:ascii="Calibri" w:hAnsi="Calibri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7">
    <w:name w:val="Table Grid"/>
    <w:basedOn w:val="a1"/>
    <w:uiPriority w:val="59"/>
    <w:rsid w:val="003735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373539"/>
    <w:pPr>
      <w:framePr w:hSpace="180" w:wrap="around" w:vAnchor="text" w:hAnchor="margin" w:xAlign="center" w:y="-778"/>
      <w:jc w:val="center"/>
    </w:pPr>
    <w:rPr>
      <w:rFonts w:cs="Arial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373539"/>
    <w:rPr>
      <w:rFonts w:ascii="Arial" w:hAnsi="Arial" w:cs="Arial"/>
      <w:noProof/>
      <w:kern w:val="0"/>
      <w:sz w:val="20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373539"/>
    <w:pPr>
      <w:framePr w:hSpace="180" w:wrap="around" w:vAnchor="text" w:hAnchor="margin" w:xAlign="center" w:y="-778"/>
      <w:spacing w:line="240" w:lineRule="auto"/>
    </w:pPr>
    <w:rPr>
      <w:rFonts w:cs="Arial"/>
      <w:noProof/>
    </w:rPr>
  </w:style>
  <w:style w:type="character" w:customStyle="1" w:styleId="EndNoteBibliography0">
    <w:name w:val="EndNote Bibliography 字符"/>
    <w:basedOn w:val="a0"/>
    <w:link w:val="EndNoteBibliography"/>
    <w:rsid w:val="00373539"/>
    <w:rPr>
      <w:rFonts w:ascii="Arial" w:hAnsi="Arial" w:cs="Arial"/>
      <w:noProof/>
      <w:kern w:val="0"/>
      <w:sz w:val="20"/>
      <w:szCs w:val="24"/>
      <w:lang w:eastAsia="en-US"/>
    </w:rPr>
  </w:style>
  <w:style w:type="character" w:customStyle="1" w:styleId="10">
    <w:name w:val="标题 1 字符"/>
    <w:basedOn w:val="a0"/>
    <w:link w:val="1"/>
    <w:uiPriority w:val="2"/>
    <w:rsid w:val="009E1F44"/>
    <w:rPr>
      <w:rFonts w:ascii="Arial" w:hAnsi="Arial" w:cs="Arial"/>
      <w:b/>
      <w:bCs/>
      <w:kern w:val="32"/>
      <w:sz w:val="32"/>
      <w:szCs w:val="3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8</TotalTime>
  <Pages>4</Pages>
  <Words>3775</Words>
  <Characters>21523</Characters>
  <Application>Microsoft Office Word</Application>
  <DocSecurity>0</DocSecurity>
  <Lines>179</Lines>
  <Paragraphs>50</Paragraphs>
  <ScaleCrop>false</ScaleCrop>
  <Company/>
  <LinksUpToDate>false</LinksUpToDate>
  <CharactersWithSpaces>25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gling wang</dc:creator>
  <cp:keywords/>
  <dc:description/>
  <cp:lastModifiedBy>lingling wang</cp:lastModifiedBy>
  <cp:revision>12</cp:revision>
  <dcterms:created xsi:type="dcterms:W3CDTF">2024-05-08T13:41:00Z</dcterms:created>
  <dcterms:modified xsi:type="dcterms:W3CDTF">2024-05-16T16:36:00Z</dcterms:modified>
</cp:coreProperties>
</file>